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62E146F6"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maps using the “Model to Label Map” module.</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r w:rsidRPr="004D44D2">
        <w:rPr>
          <w:b/>
          <w:bCs/>
        </w:rPr>
        <w:t>getFilteredTargets(</w:t>
      </w:r>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08B32DDB" w14:textId="7452805A" w:rsidR="00B00ED3" w:rsidRPr="00E32503" w:rsidRDefault="00C0619C" w:rsidP="00E32503">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 xml:space="preserve">oriented bounding box tree (OBBTree) of the ventricles. We then iterate over each entry and target pair and check if the pair intersects any of the bounding boxes defined by the OBBTree. If there is an intersection, we reject the path. </w:t>
      </w:r>
      <w:r>
        <w:t xml:space="preserve">The function used to do this is called </w:t>
      </w:r>
      <w:r>
        <w:rPr>
          <w:b/>
          <w:bCs/>
        </w:rPr>
        <w:t>getTrajectoriesAvoidingArea</w:t>
      </w:r>
      <w:r w:rsidRPr="004D44D2">
        <w:rPr>
          <w:b/>
          <w:bCs/>
        </w:rPr>
        <w:t>(</w:t>
      </w:r>
      <w:r>
        <w:rPr>
          <w:b/>
          <w:bCs/>
        </w:rPr>
        <w:t>entriesAndTargets, area</w:t>
      </w:r>
      <w:r w:rsidRPr="004D44D2">
        <w:rPr>
          <w:b/>
          <w:bCs/>
        </w:rPr>
        <w:t>)</w:t>
      </w:r>
      <w:r>
        <w:t xml:space="preserve"> and should accept any area we want to avoid. It is important to note that this function uses </w:t>
      </w:r>
      <w:r w:rsidRPr="00F852F7">
        <w:rPr>
          <w:b/>
          <w:b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 xml:space="preserve">oriented bounding box tree (OBBTree) of the blood vessels. We then iterate over each entry and target pair and check if the pair intersects any of the bounding boxes defined by the OBBTree. If there is an intersection, we reject the path. </w:t>
      </w:r>
      <w:r>
        <w:t xml:space="preserve">The function used to do this is called </w:t>
      </w:r>
      <w:r>
        <w:rPr>
          <w:b/>
          <w:bCs/>
        </w:rPr>
        <w:t>getTrajectoriesAvoidingArea</w:t>
      </w:r>
      <w:r w:rsidRPr="004D44D2">
        <w:rPr>
          <w:b/>
          <w:bCs/>
        </w:rPr>
        <w:t>(</w:t>
      </w:r>
      <w:r>
        <w:rPr>
          <w:b/>
          <w:bCs/>
        </w:rPr>
        <w:t>entriesAndTargets, area</w:t>
      </w:r>
      <w:r w:rsidRPr="004D44D2">
        <w:rPr>
          <w:b/>
          <w:bCs/>
        </w:rPr>
        <w:t>)</w:t>
      </w:r>
      <w:r>
        <w:t xml:space="preserve"> and should accept any area we want to avoid. It is important to note that this function uses </w:t>
      </w:r>
      <w:r w:rsidRPr="00F852F7">
        <w:rPr>
          <w:b/>
          <w:b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 xml:space="preserve">oriented bounding box tree (OBBTree) of the cortex. We then iterate over each entry and target pair and check if the pair intersects any of the bounding boxes defined by the OBBTre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r>
        <w:rPr>
          <w:b/>
          <w:bCs/>
        </w:rPr>
        <w:t>getTrajectoriesWithSpecifiedAngle</w:t>
      </w:r>
      <w:r w:rsidRPr="004D44D2">
        <w:rPr>
          <w:b/>
          <w:bCs/>
        </w:rPr>
        <w:t xml:space="preserve"> (</w:t>
      </w:r>
      <w:r>
        <w:rPr>
          <w:b/>
          <w:bCs/>
        </w:rPr>
        <w:t>entriesAndTargets, area, specifiedAngle</w:t>
      </w:r>
      <w:r w:rsidRPr="004D44D2">
        <w:rPr>
          <w:b/>
          <w:bCs/>
        </w:rPr>
        <w:t>)</w:t>
      </w:r>
      <w:r>
        <w:t xml:space="preserve"> and should accept any area we want check the angles for. It is important to note that this function uses </w:t>
      </w:r>
      <w:r>
        <w:rPr>
          <w:b/>
          <w:bCs/>
        </w:rPr>
        <w:t>isValidAngle</w:t>
      </w:r>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lineE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line:</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Get perpendicular line where lineET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3212A12C" w:rsidR="00D01B96" w:rsidRDefault="00D01B96" w:rsidP="00B00ED3">
      <w:pPr>
        <w:pStyle w:val="Heading2"/>
      </w:pPr>
      <w:r>
        <w:lastRenderedPageBreak/>
        <w:t xml:space="preserve">OpenIGTLink </w:t>
      </w:r>
    </w:p>
    <w:p w14:paraId="0227215B" w14:textId="5C58F1FF"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an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68FE9B6C" w:rsidR="00C53EF9" w:rsidRDefault="00C2194D" w:rsidP="00C53EF9">
      <w:pPr>
        <w:keepNext/>
      </w:pPr>
      <w:r>
        <w:rPr>
          <w:noProof/>
        </w:rPr>
        <w:drawing>
          <wp:inline distT="0" distB="0" distL="0" distR="0" wp14:anchorId="38A093C6" wp14:editId="0100C9EA">
            <wp:extent cx="5438775" cy="21145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8775" cy="2114550"/>
                    </a:xfrm>
                    <a:prstGeom prst="rect">
                      <a:avLst/>
                    </a:prstGeom>
                    <a:noFill/>
                    <a:ln>
                      <a:noFill/>
                    </a:ln>
                  </pic:spPr>
                </pic:pic>
              </a:graphicData>
            </a:graphic>
          </wp:inline>
        </w:drawing>
      </w:r>
    </w:p>
    <w:p w14:paraId="080B70D9" w14:textId="59961323" w:rsidR="00C53EF9" w:rsidRDefault="00C53EF9" w:rsidP="00C53EF9">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5A321B">
        <w:rPr>
          <w:noProof/>
          <w:lang w:val="en-US"/>
        </w:rPr>
        <w:t>1</w:t>
      </w:r>
      <w:r>
        <w:rPr>
          <w:lang w:val="en-US"/>
        </w:rPr>
        <w:fldChar w:fldCharType="end"/>
      </w:r>
      <w:r>
        <w:t>: Connection between Slicer and ROS</w:t>
      </w:r>
    </w:p>
    <w:p w14:paraId="0FBDDF2B" w14:textId="77777777" w:rsidR="00C53EF9" w:rsidRPr="00C53EF9" w:rsidRDefault="00C53EF9" w:rsidP="00C53EF9"/>
    <w:p w14:paraId="1E6B96D3" w14:textId="31811114" w:rsidR="00B25E4F" w:rsidRDefault="002F0BF0" w:rsidP="00B25E4F">
      <w:pPr>
        <w:pStyle w:val="Heading2"/>
      </w:pPr>
      <w:r>
        <w:t>D</w:t>
      </w:r>
      <w:r w:rsidR="00B25E4F">
        <w:t>ata transfer from 3D Slicer to ROS</w:t>
      </w:r>
      <w:r>
        <w:t>: SlicerToRos.py</w:t>
      </w:r>
    </w:p>
    <w:p w14:paraId="55FD20E1" w14:textId="1714365C" w:rsidR="002F0BF0" w:rsidRDefault="002F0BF0" w:rsidP="002F0BF0">
      <w:r>
        <w:t>The data transfer from 3D Slicer to ROS works using the slicerToRos.py file. It takes either an entry point (named ‘Entry’) or a target point (named ‘Target’) and works as follows:</w:t>
      </w:r>
    </w:p>
    <w:p w14:paraId="7D76289B" w14:textId="7DB1A31E" w:rsidR="002F0BF0" w:rsidRDefault="002F0BF0" w:rsidP="002F0BF0">
      <w:pPr>
        <w:pStyle w:val="ListParagraph"/>
        <w:numPr>
          <w:ilvl w:val="0"/>
          <w:numId w:val="25"/>
        </w:numPr>
      </w:pPr>
      <w:r>
        <w:t>If the point is the entry point, it simply moves to the point</w:t>
      </w:r>
    </w:p>
    <w:p w14:paraId="6AACA496" w14:textId="41913C1D" w:rsidR="002F0BF0" w:rsidRDefault="002F0BF0" w:rsidP="002F0BF0">
      <w:pPr>
        <w:pStyle w:val="ListParagraph"/>
        <w:numPr>
          <w:ilvl w:val="0"/>
          <w:numId w:val="25"/>
        </w:numPr>
      </w:pPr>
      <w:r>
        <w:t>If the point is the target point, it moves the robot to the target point by creating a line/trajectory between the two. This is done by breaking said line to smaller points and forming a cartesian path. The reason it is implemented this way (the straight line) is because we are moving the robot’s end effector (i.e. a needle) in a straight line through the brain</w:t>
      </w:r>
    </w:p>
    <w:p w14:paraId="7BBBF395" w14:textId="471A8FE1" w:rsidR="002F0BF0" w:rsidRPr="002F0BF0" w:rsidRDefault="002F0BF0" w:rsidP="002F0BF0">
      <w:r>
        <w:t>Furthermore, it converts points from millimetres (Slicer’s configuration) to meters (ROS’ configuration). Finally, the kinematics are solved and executed through the use of the move_it framework.</w:t>
      </w:r>
    </w:p>
    <w:p w14:paraId="29402F84" w14:textId="610E7657" w:rsidR="00B25E4F" w:rsidRDefault="00B25E4F" w:rsidP="00D01B96"/>
    <w:p w14:paraId="02DECC03" w14:textId="384551DA" w:rsidR="002F0BF0" w:rsidRDefault="002F0BF0" w:rsidP="00D01B96"/>
    <w:p w14:paraId="5661EBF7" w14:textId="05A6566C" w:rsidR="002F0BF0" w:rsidRDefault="002F0BF0" w:rsidP="00D01B96"/>
    <w:p w14:paraId="594E3218" w14:textId="77777777" w:rsidR="002F0BF0" w:rsidRDefault="002F0BF0" w:rsidP="00D01B96"/>
    <w:p w14:paraId="7D138472" w14:textId="5C7BC153" w:rsidR="00D01B96" w:rsidRDefault="002F0BF0" w:rsidP="00D01B96">
      <w:pPr>
        <w:pStyle w:val="Heading2"/>
      </w:pPr>
      <w:r>
        <w:lastRenderedPageBreak/>
        <w:t>D</w:t>
      </w:r>
      <w:r w:rsidR="00D01B96">
        <w:t>ata transfer from ROS to 3D Slicer</w:t>
      </w:r>
      <w:r>
        <w:t>: RosToSlicer.py</w:t>
      </w:r>
    </w:p>
    <w:p w14:paraId="07EC9069" w14:textId="29E323DC" w:rsidR="002F0BF0" w:rsidRPr="002F0BF0" w:rsidRDefault="002F0BF0" w:rsidP="002F0BF0">
      <w:r>
        <w:t>This is a rather simpler implementation. The exporter</w:t>
      </w:r>
      <w:r w:rsidR="004217FF">
        <w:t xml:space="preserve"> reads the robot’s current pose in real time, using the move_it package and sends the coordinates of the end effector to Slicer. This is mainly done for validation/sanity checks. </w:t>
      </w:r>
      <w:r w:rsidR="004217FF">
        <w:br/>
        <w:t>Furthermore, similarly to the importer, it converts the points from meters (ROS’s configuration) to millimetres (Slicer’s configuration)</w:t>
      </w:r>
    </w:p>
    <w:p w14:paraId="036FD5BD" w14:textId="11E4027A" w:rsidR="00D01B96" w:rsidRDefault="00D01B96" w:rsidP="00D01B96">
      <w:pPr>
        <w:pStyle w:val="Heading2"/>
      </w:pPr>
      <w:r>
        <w:t>ROS (to move the robot)</w:t>
      </w:r>
    </w:p>
    <w:p w14:paraId="00800093" w14:textId="32A56C79" w:rsidR="00953FF3" w:rsidRDefault="00953FF3" w:rsidP="00953FF3">
      <w:r>
        <w:t>For simplicity, we use the robot provided by move_it package in “demo.launch”. It provides:</w:t>
      </w:r>
    </w:p>
    <w:p w14:paraId="7E7D082D" w14:textId="61B675CF" w:rsidR="00953FF3" w:rsidRDefault="00953FF3" w:rsidP="00953FF3">
      <w:pPr>
        <w:pStyle w:val="ListParagraph"/>
        <w:numPr>
          <w:ilvl w:val="0"/>
          <w:numId w:val="27"/>
        </w:numPr>
      </w:pPr>
      <w:r>
        <w:t>As mentioned above, a RobotModel that is built for ROS and visualised in RVIZ</w:t>
      </w:r>
    </w:p>
    <w:p w14:paraId="2FD28115" w14:textId="44DD0E69" w:rsidR="00953FF3" w:rsidRDefault="00953FF3" w:rsidP="00953FF3">
      <w:pPr>
        <w:pStyle w:val="ListParagraph"/>
        <w:numPr>
          <w:ilvl w:val="0"/>
          <w:numId w:val="27"/>
        </w:numPr>
      </w:pPr>
      <w:r>
        <w:t>A kinematics model for the robot as well as various kinematic solvers to automate the calculation of kinematics based on the used RobotModel</w:t>
      </w:r>
    </w:p>
    <w:p w14:paraId="7488A7D6" w14:textId="77777777" w:rsidR="009318F1" w:rsidRDefault="00953FF3" w:rsidP="00953FF3">
      <w:r>
        <w:t xml:space="preserve">The core classes of this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3DA80648" w:rsidR="00953FF3" w:rsidRDefault="009318F1" w:rsidP="00953FF3">
      <w:r>
        <w:t>The RobotState contains information about the robot at any point in time. It is used to obtain kinematic information about the robot depending on its current state.</w:t>
      </w:r>
    </w:p>
    <w:p w14:paraId="6FF15AE2" w14:textId="1307B3CE" w:rsidR="004B7740" w:rsidRDefault="004B7740" w:rsidP="004B7740">
      <w:pPr>
        <w:pStyle w:val="Heading2"/>
      </w:pPr>
      <w:r>
        <w:t>Calibration (to translate points between ROS and Slicer)</w:t>
      </w:r>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Create 8 markups/points around the provided models (i.e. the critical structures and the cortex, forming a bounding box) in Slicer.</w:t>
      </w:r>
    </w:p>
    <w:p w14:paraId="27AF5F88" w14:textId="77777777" w:rsidR="009318F1" w:rsidRDefault="009318F1" w:rsidP="009318F1">
      <w:pPr>
        <w:pStyle w:val="ListParagraph"/>
        <w:numPr>
          <w:ilvl w:val="0"/>
          <w:numId w:val="28"/>
        </w:numPr>
      </w:pPr>
      <w:r>
        <w:t>Create 8 points that form a bounding box in ROS, using the same measurements as the bounding box we created in Slicer (note: These are correctly hard coded and might have to be changed for completely different configurations).</w:t>
      </w:r>
    </w:p>
    <w:p w14:paraId="77676337" w14:textId="62056AE4" w:rsidR="009318F1" w:rsidRDefault="009318F1" w:rsidP="009318F1">
      <w:pPr>
        <w:pStyle w:val="ListParagraph"/>
        <w:numPr>
          <w:ilvl w:val="0"/>
          <w:numId w:val="28"/>
        </w:numPr>
      </w:pPr>
      <w:r>
        <w:t>Then we run the Calibration.py script, which prompts the user to save each calibration point in Slicer, one by one.</w:t>
      </w:r>
    </w:p>
    <w:p w14:paraId="04E29B5A" w14:textId="5B0B4BF6" w:rsidR="009318F1" w:rsidRDefault="009318F1" w:rsidP="009318F1">
      <w:pPr>
        <w:pStyle w:val="ListParagraph"/>
        <w:numPr>
          <w:ilvl w:val="0"/>
          <w:numId w:val="28"/>
        </w:numPr>
      </w:pPr>
      <w:r>
        <w:t>We then go to Slicer, where we can build a linear transformation matrix using the Fiducial Registration Wizard which is found in the IGT extension/module. The Fiducial Registration Wizard maps the 8 fiducials created in Slicer with the 8 points sent by ROS through the calibrator.</w:t>
      </w:r>
    </w:p>
    <w:p w14:paraId="185F899A" w14:textId="777BEBF9" w:rsidR="009318F1" w:rsidRDefault="009318F1" w:rsidP="009318F1">
      <w:pPr>
        <w:pStyle w:val="ListParagraph"/>
        <w:numPr>
          <w:ilvl w:val="0"/>
          <w:numId w:val="28"/>
        </w:numPr>
      </w:pPr>
      <w:r>
        <w:t>Then, using the transformation matrix, we transform the critical structures, the cortex and the optimal entry-target pair and pass them over to ROS. In order to ensure that our nodes are transformed, we need to use the ‘harden’ functionality of Slicer.</w:t>
      </w:r>
    </w:p>
    <w:p w14:paraId="6818979B" w14:textId="401A7C15" w:rsidR="008903FC" w:rsidRPr="009318F1" w:rsidRDefault="008903FC" w:rsidP="008903FC">
      <w:r>
        <w:t xml:space="preserve">It is worth noting that we scale the models (critical structures and so on) to match our robot’s reachable workspace. We could have instead resized our robot to match the structures, but this would have led to a less generalised solution. </w:t>
      </w:r>
    </w:p>
    <w:p w14:paraId="0C1BC566" w14:textId="50B56878"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r w:rsidRPr="00E9208D">
        <w:rPr>
          <w:b/>
          <w:bCs/>
        </w:rPr>
        <w:t>testLoadAllData(path):</w:t>
      </w:r>
      <w:r>
        <w:t xml:space="preserve"> check that data has been loaded successfully</w:t>
      </w:r>
      <w:r w:rsidRPr="00F3365B">
        <w:cr/>
      </w:r>
      <w:r w:rsidRPr="00E9208D">
        <w:rPr>
          <w:b/>
          <w:bCs/>
        </w:rPr>
        <w:t>testGetFilteredHippocampus</w:t>
      </w:r>
      <w:r>
        <w:rPr>
          <w:b/>
          <w:bCs/>
        </w:rPr>
        <w:t>Valid</w:t>
      </w:r>
      <w:r w:rsidRPr="00E9208D">
        <w:rPr>
          <w:b/>
          <w:bCs/>
        </w:rPr>
        <w:t>Targets():</w:t>
      </w:r>
      <w:r>
        <w:t xml:space="preserve"> check that targets are correctly filtered down to hippocampus targets</w:t>
      </w:r>
    </w:p>
    <w:p w14:paraId="33DEF392" w14:textId="77777777" w:rsidR="00D81B93" w:rsidRDefault="00D81B93" w:rsidP="00D81B93">
      <w:r w:rsidRPr="00E9208D">
        <w:rPr>
          <w:b/>
          <w:bCs/>
        </w:rPr>
        <w:t>testGetFilteredHippocampus</w:t>
      </w:r>
      <w:r>
        <w:rPr>
          <w:b/>
          <w:bCs/>
        </w:rPr>
        <w:t>Invalid</w:t>
      </w:r>
      <w:r w:rsidRPr="00E9208D">
        <w:rPr>
          <w:b/>
          <w:bCs/>
        </w:rPr>
        <w:t>Targets():</w:t>
      </w:r>
      <w:r>
        <w:t xml:space="preserve"> check that targets are correctly rejects invalid targets</w:t>
      </w:r>
    </w:p>
    <w:p w14:paraId="3ED622D5" w14:textId="34ED5213" w:rsidR="00D81B93" w:rsidRDefault="00D81B93" w:rsidP="00D81B93">
      <w:r w:rsidRPr="00E9208D">
        <w:rPr>
          <w:b/>
          <w:bCs/>
        </w:rPr>
        <w:t>testAvoidBloodVessels</w:t>
      </w:r>
      <w:r>
        <w:rPr>
          <w:b/>
          <w:bCs/>
        </w:rPr>
        <w:t>Dilate</w:t>
      </w:r>
      <w:r w:rsidRPr="00E9208D">
        <w:rPr>
          <w:b/>
          <w:bCs/>
        </w:rPr>
        <w:t>ValidPath()</w:t>
      </w:r>
      <w:r>
        <w:t xml:space="preserve">: check that the algorithm accepts a path that doesn’t pass through the blood vessels dilate </w:t>
      </w:r>
      <w:r w:rsidRPr="00F3365B">
        <w:cr/>
      </w:r>
      <w:r w:rsidRPr="00E9208D">
        <w:rPr>
          <w:b/>
          <w:bCs/>
        </w:rPr>
        <w:t>testAvoidBloodVessels</w:t>
      </w:r>
      <w:r>
        <w:rPr>
          <w:b/>
          <w:bCs/>
        </w:rPr>
        <w:t>Dilate</w:t>
      </w:r>
      <w:r w:rsidRPr="00E9208D">
        <w:rPr>
          <w:b/>
          <w:bCs/>
        </w:rPr>
        <w:t>InvalidPath()</w:t>
      </w:r>
      <w:r>
        <w:t>: check that the algorithm rejects a path that passes through the blood vessels dilate</w:t>
      </w:r>
    </w:p>
    <w:p w14:paraId="6B2C30BA" w14:textId="5D7A7B39" w:rsidR="00D81B93" w:rsidRDefault="00D81B93" w:rsidP="00D81B93">
      <w:r w:rsidRPr="00E9208D">
        <w:rPr>
          <w:b/>
          <w:bCs/>
        </w:rPr>
        <w:t>testAvoidBloodVesselsValidPath()</w:t>
      </w:r>
      <w:r>
        <w:t xml:space="preserve">: check that the algorithm accepts a path that doesn’t pass through the blood vessels </w:t>
      </w:r>
      <w:r w:rsidRPr="00F3365B">
        <w:cr/>
      </w:r>
      <w:r w:rsidRPr="00E9208D">
        <w:rPr>
          <w:b/>
          <w:bCs/>
        </w:rPr>
        <w:t>testAvoidBloodVesselsInvalidPath()</w:t>
      </w:r>
      <w:r>
        <w:t xml:space="preserve">: check that the algorithm rejects a path that passes through the blood vessels </w:t>
      </w:r>
    </w:p>
    <w:p w14:paraId="19563267" w14:textId="77777777" w:rsidR="00D81B93" w:rsidRDefault="00D81B93" w:rsidP="00D81B93">
      <w:r w:rsidRPr="00E9208D">
        <w:rPr>
          <w:b/>
          <w:bCs/>
        </w:rPr>
        <w:t>testAngleValidPath():</w:t>
      </w:r>
      <w:r>
        <w:t xml:space="preserve"> check that the algorithm accepts a path that hits the cortex at the correct angle</w:t>
      </w:r>
    </w:p>
    <w:p w14:paraId="1AD86360" w14:textId="77777777" w:rsidR="00D81B93" w:rsidRPr="00F3365B" w:rsidRDefault="00D81B93" w:rsidP="00D81B93">
      <w:r w:rsidRPr="00E9208D">
        <w:rPr>
          <w:b/>
          <w:bCs/>
        </w:rPr>
        <w:t>testAngleInvalidPath():</w:t>
      </w:r>
      <w:r>
        <w:t xml:space="preserve"> check that the algorithm rejects a path that hits the cortex at an incorrect angle</w:t>
      </w:r>
      <w:r w:rsidRPr="00F3365B">
        <w:cr/>
      </w:r>
      <w:r w:rsidRPr="00E9208D">
        <w:rPr>
          <w:b/>
          <w:bCs/>
        </w:rPr>
        <w:t>testCountRejectedTrajectories(True):</w:t>
      </w:r>
      <w:r>
        <w:t xml:space="preserve"> To count rejected trajectories and time each part. This is a </w:t>
      </w:r>
      <w:r w:rsidRPr="00F3365B">
        <w:t>slow test</w:t>
      </w:r>
      <w:r w:rsidRPr="00F3365B">
        <w:cr/>
      </w:r>
      <w:r w:rsidRPr="00E9208D">
        <w:rPr>
          <w:b/>
          <w:bCs/>
        </w:rPr>
        <w:t>testAllTogether():</w:t>
      </w:r>
      <w:r>
        <w:t xml:space="preserve"> Just to see if everything is able to run together (pseudo test for task 4). This is a </w:t>
      </w:r>
      <w:r w:rsidRPr="00F3365B">
        <w:t>slow test</w:t>
      </w:r>
    </w:p>
    <w:p w14:paraId="43765B03" w14:textId="77777777" w:rsidR="00D81B93" w:rsidRDefault="00D81B93" w:rsidP="00D81B93">
      <w:pPr>
        <w:suppressAutoHyphens w:val="0"/>
      </w:pPr>
    </w:p>
    <w:p w14:paraId="7CBC7F42" w14:textId="3BF3EB1E" w:rsidR="00D81B93" w:rsidRDefault="00D81B93" w:rsidP="00D81B93">
      <w:pPr>
        <w:suppressAutoHyphens w:val="0"/>
      </w:pPr>
    </w:p>
    <w:p w14:paraId="178FA4EF" w14:textId="77777777" w:rsidR="008930A6" w:rsidRPr="004D44D2" w:rsidRDefault="008930A6" w:rsidP="00D81B93">
      <w:pPr>
        <w:suppressAutoHyphens w:val="0"/>
      </w:pPr>
    </w:p>
    <w:p w14:paraId="413BE3E9" w14:textId="4EABA6F7" w:rsidR="00D01B96" w:rsidRDefault="008930A6" w:rsidP="00D01B96">
      <w:pPr>
        <w:pStyle w:val="Heading2"/>
      </w:pPr>
      <w:r>
        <w:lastRenderedPageBreak/>
        <w:t>Slicer Scene</w:t>
      </w:r>
    </w:p>
    <w:p w14:paraId="2A312F64" w14:textId="36A37998" w:rsidR="008930A6" w:rsidRDefault="008930A6" w:rsidP="008930A6">
      <w:r>
        <w:t>The images concerning the Slicer scene contain many elements.</w:t>
      </w:r>
    </w:p>
    <w:p w14:paraId="387C9768" w14:textId="58E44E8A" w:rsidR="008930A6" w:rsidRDefault="008930A6" w:rsidP="008930A6">
      <w:pPr>
        <w:pStyle w:val="ListParagraph"/>
        <w:numPr>
          <w:ilvl w:val="0"/>
          <w:numId w:val="30"/>
        </w:numPr>
      </w:pPr>
      <w:r>
        <w:t>Green dots with blue background: The bounding box of the brain/critical structures</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6B8B41C0" w14:textId="7EF917BA" w:rsidR="00154962" w:rsidRPr="008930A6" w:rsidRDefault="00154962" w:rsidP="008930A6">
      <w:pPr>
        <w:pStyle w:val="ListParagraph"/>
        <w:numPr>
          <w:ilvl w:val="0"/>
          <w:numId w:val="30"/>
        </w:numPr>
      </w:pPr>
      <w:r>
        <w:t>Blue dot: Best target point</w:t>
      </w:r>
    </w:p>
    <w:p w14:paraId="70311D00" w14:textId="77777777" w:rsidR="003B51F6" w:rsidRDefault="003B51F6" w:rsidP="003B51F6">
      <w:pPr>
        <w:pStyle w:val="Heading2"/>
        <w:rPr>
          <w:lang w:val="en-US"/>
        </w:rPr>
      </w:pPr>
      <w:r w:rsidRPr="0071044D">
        <w:rPr>
          <w:lang w:val="en-US"/>
        </w:rPr>
        <w:t>Position Validation</w:t>
      </w:r>
    </w:p>
    <w:p w14:paraId="273274F9" w14:textId="77777777" w:rsidR="003B51F6" w:rsidRDefault="003B51F6" w:rsidP="003B51F6">
      <w:pPr>
        <w:pStyle w:val="Heading3"/>
        <w:rPr>
          <w:lang w:val="en-US"/>
        </w:rPr>
      </w:pPr>
      <w:r>
        <w:rPr>
          <w:lang w:val="en-US"/>
        </w:rPr>
        <w:t>Default Position</w:t>
      </w:r>
    </w:p>
    <w:p w14:paraId="525A1498" w14:textId="64D4F3D1" w:rsidR="00C06D81" w:rsidRPr="00C06D81" w:rsidRDefault="00677040" w:rsidP="00C06D81">
      <w:pPr>
        <w:rPr>
          <w:lang w:val="en-US"/>
        </w:rPr>
      </w:pPr>
      <w:r>
        <w:rPr>
          <w:lang w:val="en-US"/>
        </w:rPr>
        <w:t>TODO</w:t>
      </w:r>
    </w:p>
    <w:p w14:paraId="7F58DC17" w14:textId="7A8DA653" w:rsidR="003B51F6" w:rsidRDefault="003B51F6" w:rsidP="003B51F6">
      <w:pPr>
        <w:pStyle w:val="Heading3"/>
        <w:rPr>
          <w:lang w:val="en-US"/>
        </w:rPr>
      </w:pPr>
      <w:r>
        <w:rPr>
          <w:lang w:val="en-US"/>
        </w:rPr>
        <w:t xml:space="preserve">At </w:t>
      </w:r>
      <w:r w:rsidR="00677040">
        <w:rPr>
          <w:lang w:val="en-US"/>
        </w:rPr>
        <w:t>Entry position</w:t>
      </w:r>
    </w:p>
    <w:p w14:paraId="2732CA58" w14:textId="3B005208" w:rsidR="0065433A" w:rsidRDefault="0065433A" w:rsidP="0065433A">
      <w:pPr>
        <w:rPr>
          <w:lang w:val="en-US"/>
        </w:rPr>
      </w:pPr>
      <w:r>
        <w:rPr>
          <w:lang w:val="en-US"/>
        </w:rPr>
        <w:fldChar w:fldCharType="begin"/>
      </w:r>
      <w:r>
        <w:rPr>
          <w:lang w:val="en-US"/>
        </w:rPr>
        <w:instrText xml:space="preserve"> REF _Ref41834024 \h </w:instrText>
      </w:r>
      <w:r>
        <w:rPr>
          <w:lang w:val="en-US"/>
        </w:rPr>
      </w:r>
      <w:r>
        <w:rPr>
          <w:lang w:val="en-US"/>
        </w:rPr>
        <w:fldChar w:fldCharType="separate"/>
      </w:r>
      <w:r>
        <w:t xml:space="preserve">Figure </w:t>
      </w:r>
      <w:r>
        <w:rPr>
          <w:noProof/>
        </w:rPr>
        <w:t>2</w:t>
      </w:r>
      <w:r>
        <w:t>: End effector at entry point (view 1)</w:t>
      </w:r>
      <w:r>
        <w:rPr>
          <w:lang w:val="en-US"/>
        </w:rPr>
        <w:fldChar w:fldCharType="end"/>
      </w:r>
    </w:p>
    <w:p w14:paraId="1657BE65" w14:textId="46DCDCAE" w:rsidR="0065433A" w:rsidRPr="0065433A" w:rsidRDefault="0065433A" w:rsidP="0065433A">
      <w:pPr>
        <w:rPr>
          <w:lang w:val="en-US"/>
        </w:rPr>
      </w:pPr>
      <w:r>
        <w:rPr>
          <w:lang w:val="en-US"/>
        </w:rPr>
        <w:fldChar w:fldCharType="begin"/>
      </w:r>
      <w:r>
        <w:rPr>
          <w:lang w:val="en-US"/>
        </w:rPr>
        <w:instrText xml:space="preserve"> REF _Ref41834033 \h </w:instrText>
      </w:r>
      <w:r>
        <w:rPr>
          <w:lang w:val="en-US"/>
        </w:rPr>
      </w:r>
      <w:r>
        <w:rPr>
          <w:lang w:val="en-US"/>
        </w:rPr>
        <w:fldChar w:fldCharType="separate"/>
      </w:r>
      <w:r>
        <w:t xml:space="preserve">Figure </w:t>
      </w:r>
      <w:r>
        <w:rPr>
          <w:noProof/>
        </w:rPr>
        <w:t>3</w:t>
      </w:r>
      <w:r>
        <w:t>: End effector at entry point (view 2)</w:t>
      </w:r>
      <w:r>
        <w:rPr>
          <w:lang w:val="en-US"/>
        </w:rPr>
        <w:fldChar w:fldCharType="end"/>
      </w:r>
    </w:p>
    <w:p w14:paraId="7C1AF300" w14:textId="30378E05" w:rsidR="00154962" w:rsidRPr="00154962" w:rsidRDefault="00154962" w:rsidP="00154962">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p>
    <w:p w14:paraId="1F743CD0" w14:textId="11BA91DF" w:rsidR="00C06D81" w:rsidRDefault="00C06D81" w:rsidP="003B51F6">
      <w:pPr>
        <w:pStyle w:val="Heading3"/>
        <w:rPr>
          <w:lang w:val="en-US"/>
        </w:rPr>
      </w:pPr>
    </w:p>
    <w:p w14:paraId="1BF368CD" w14:textId="743B2E74" w:rsidR="003B51F6" w:rsidRDefault="00677040" w:rsidP="003B51F6">
      <w:pPr>
        <w:pStyle w:val="Heading3"/>
        <w:rPr>
          <w:lang w:val="en-US"/>
        </w:rPr>
      </w:pPr>
      <w:r>
        <w:rPr>
          <w:lang w:val="en-US"/>
        </w:rPr>
        <w:t>At Target Position</w:t>
      </w:r>
    </w:p>
    <w:p w14:paraId="41807610" w14:textId="77777777" w:rsidR="0065433A" w:rsidRDefault="0065433A" w:rsidP="0065433A">
      <w:pPr>
        <w:rPr>
          <w:lang w:val="en-US"/>
        </w:rPr>
      </w:pPr>
      <w:r>
        <w:rPr>
          <w:lang w:val="en-US"/>
        </w:rPr>
        <w:fldChar w:fldCharType="begin"/>
      </w:r>
      <w:r>
        <w:rPr>
          <w:lang w:val="en-US"/>
        </w:rPr>
        <w:instrText xml:space="preserve"> REF _Ref41834039 \h </w:instrText>
      </w:r>
      <w:r>
        <w:rPr>
          <w:lang w:val="en-US"/>
        </w:rPr>
      </w:r>
      <w:r>
        <w:rPr>
          <w:lang w:val="en-US"/>
        </w:rPr>
        <w:fldChar w:fldCharType="separate"/>
      </w:r>
      <w:r>
        <w:t xml:space="preserve">Figure </w:t>
      </w:r>
      <w:r>
        <w:rPr>
          <w:noProof/>
        </w:rPr>
        <w:t>4</w:t>
      </w:r>
      <w:r>
        <w:t>: End effector at target point (view 1)</w:t>
      </w:r>
      <w:r>
        <w:rPr>
          <w:lang w:val="en-US"/>
        </w:rPr>
        <w:fldChar w:fldCharType="end"/>
      </w:r>
    </w:p>
    <w:p w14:paraId="1D720A42" w14:textId="52B33EE3" w:rsidR="0065433A" w:rsidRPr="0065433A" w:rsidRDefault="0065433A" w:rsidP="0065433A">
      <w:pPr>
        <w:rPr>
          <w:lang w:val="en-US"/>
        </w:rPr>
      </w:pPr>
      <w:r>
        <w:rPr>
          <w:lang w:val="en-US"/>
        </w:rPr>
        <w:fldChar w:fldCharType="begin"/>
      </w:r>
      <w:r>
        <w:rPr>
          <w:lang w:val="en-US"/>
        </w:rPr>
        <w:instrText xml:space="preserve"> REF _Ref41834040 \h </w:instrText>
      </w:r>
      <w:r>
        <w:rPr>
          <w:lang w:val="en-US"/>
        </w:rPr>
      </w:r>
      <w:r>
        <w:rPr>
          <w:lang w:val="en-US"/>
        </w:rPr>
        <w:fldChar w:fldCharType="separate"/>
      </w:r>
      <w:r>
        <w:t xml:space="preserve">Figure </w:t>
      </w:r>
      <w:r>
        <w:rPr>
          <w:noProof/>
        </w:rPr>
        <w:t>5</w:t>
      </w:r>
      <w:r>
        <w:t>: End effector at target point (view 2)</w:t>
      </w:r>
      <w:r>
        <w:rPr>
          <w:lang w:val="en-US"/>
        </w:rPr>
        <w:fldChar w:fldCharType="end"/>
      </w:r>
    </w:p>
    <w:p w14:paraId="45DC5D8D" w14:textId="3EFE07EC" w:rsidR="00154962" w:rsidRPr="00154962" w:rsidRDefault="00154962" w:rsidP="00154962">
      <w:pPr>
        <w:rPr>
          <w:lang w:val="en-US"/>
        </w:rPr>
      </w:pPr>
      <w:r>
        <w:rPr>
          <w:lang w:val="en-US"/>
        </w:rPr>
        <w:t xml:space="preserve">Here we have both a top and bottom view of the brain. As mentioned in the instructions above, we can see the yellow background around the </w:t>
      </w:r>
      <w:r>
        <w:rPr>
          <w:lang w:val="en-US"/>
        </w:rPr>
        <w:t>target</w:t>
      </w:r>
      <w:r>
        <w:rPr>
          <w:lang w:val="en-US"/>
        </w:rPr>
        <w:t xml:space="preserve"> point (</w:t>
      </w:r>
      <w:r>
        <w:rPr>
          <w:lang w:val="en-US"/>
        </w:rPr>
        <w:t>blue</w:t>
      </w:r>
      <w:r>
        <w:rPr>
          <w:lang w:val="en-US"/>
        </w:rPr>
        <w:t xml:space="preserve"> dot) which represents the end-effectors position</w:t>
      </w:r>
      <w:r>
        <w:rPr>
          <w:lang w:val="en-US"/>
        </w:rPr>
        <w:t xml:space="preserve">. </w:t>
      </w:r>
      <w:r>
        <w:rPr>
          <w:lang w:val="en-US"/>
        </w:rPr>
        <w:t>The yellow background is set only when we hit the “Send” button through the IGT extension</w:t>
      </w:r>
    </w:p>
    <w:p w14:paraId="66542A01" w14:textId="77777777" w:rsidR="00154962" w:rsidRPr="00154962" w:rsidRDefault="00154962" w:rsidP="00154962">
      <w:pPr>
        <w:rPr>
          <w:lang w:val="en-US"/>
        </w:rPr>
      </w:pPr>
    </w:p>
    <w:p w14:paraId="56931E60" w14:textId="5CBBF8AD" w:rsidR="00C06D81" w:rsidRDefault="00C06D81" w:rsidP="003B51F6">
      <w:pPr>
        <w:pStyle w:val="Heading2"/>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55B08AD5" w:rsidR="0065433A" w:rsidRPr="0065433A" w:rsidRDefault="0065433A" w:rsidP="0065433A">
      <w:r>
        <w:fldChar w:fldCharType="begin"/>
      </w:r>
      <w:r>
        <w:instrText xml:space="preserve"> REF _Ref41834049 \h </w:instrText>
      </w:r>
      <w:r>
        <w:fldChar w:fldCharType="separate"/>
      </w:r>
      <w:r>
        <w:t xml:space="preserve">Figure </w:t>
      </w:r>
      <w:r>
        <w:rPr>
          <w:noProof/>
        </w:rPr>
        <w:t>6</w:t>
      </w:r>
      <w:r>
        <w:t>: Robot at default position (RVIZ)</w:t>
      </w:r>
      <w:r>
        <w:fldChar w:fldCharType="end"/>
      </w:r>
    </w:p>
    <w:p w14:paraId="79F2418F" w14:textId="5B0058B2" w:rsidR="008930A6" w:rsidRPr="008930A6" w:rsidRDefault="008930A6" w:rsidP="008930A6">
      <w:r>
        <w:t>Here we can see our robot in its default position. The part part represents the needle/drill that will be used to enter the brain</w:t>
      </w:r>
    </w:p>
    <w:p w14:paraId="1F6FADEE" w14:textId="30834C12" w:rsidR="00C06D81" w:rsidRPr="00C06D81" w:rsidRDefault="00C06D81" w:rsidP="00C06D81"/>
    <w:p w14:paraId="036D1F50" w14:textId="70CAFD3C" w:rsidR="00677040" w:rsidRDefault="00677040" w:rsidP="00677040">
      <w:pPr>
        <w:pStyle w:val="Heading3"/>
        <w:rPr>
          <w:lang w:val="en-US"/>
        </w:rPr>
      </w:pPr>
      <w:r>
        <w:rPr>
          <w:lang w:val="en-US"/>
        </w:rPr>
        <w:lastRenderedPageBreak/>
        <w:t>At Entry position</w:t>
      </w:r>
    </w:p>
    <w:p w14:paraId="3661DEFC" w14:textId="478D9536" w:rsidR="0065433A" w:rsidRPr="0065433A" w:rsidRDefault="0065433A" w:rsidP="0065433A">
      <w:pPr>
        <w:rPr>
          <w:lang w:val="en-US"/>
        </w:rPr>
      </w:pPr>
      <w:r>
        <w:rPr>
          <w:lang w:val="en-US"/>
        </w:rPr>
        <w:fldChar w:fldCharType="begin"/>
      </w:r>
      <w:r>
        <w:rPr>
          <w:lang w:val="en-US"/>
        </w:rPr>
        <w:instrText xml:space="preserve"> REF _Ref41834055 \h </w:instrText>
      </w:r>
      <w:r>
        <w:rPr>
          <w:lang w:val="en-US"/>
        </w:rPr>
      </w:r>
      <w:r>
        <w:rPr>
          <w:lang w:val="en-US"/>
        </w:rPr>
        <w:fldChar w:fldCharType="separate"/>
      </w:r>
      <w:r>
        <w:t xml:space="preserve">Figure </w:t>
      </w:r>
      <w:r>
        <w:rPr>
          <w:noProof/>
        </w:rPr>
        <w:t>7</w:t>
      </w:r>
      <w:r>
        <w:t>: Robot's end effector at entry point (RVIZ)</w:t>
      </w:r>
      <w:r>
        <w:rPr>
          <w:lang w:val="en-US"/>
        </w:rPr>
        <w:fldChar w:fldCharType="end"/>
      </w:r>
    </w:p>
    <w:p w14:paraId="33DEDE0D" w14:textId="7D771D47" w:rsidR="008930A6" w:rsidRPr="008930A6" w:rsidRDefault="008930A6" w:rsidP="008930A6">
      <w:pPr>
        <w:rPr>
          <w:lang w:val="en-US"/>
        </w:rPr>
      </w:pPr>
      <w:r>
        <w:rPr>
          <w:lang w:val="en-US"/>
        </w:rPr>
        <w:t>Here the cyan dot represents the entry point where the end-effector is currently position. The robot moves here once we send the entry point to the robot.</w:t>
      </w:r>
    </w:p>
    <w:p w14:paraId="016ECC19" w14:textId="6032057E" w:rsidR="00C06D81" w:rsidRDefault="00C06D81" w:rsidP="00677040">
      <w:pPr>
        <w:pStyle w:val="Heading3"/>
        <w:rPr>
          <w:lang w:val="en-US"/>
        </w:rPr>
      </w:pPr>
    </w:p>
    <w:p w14:paraId="7F9E7D3B" w14:textId="1DA20F50" w:rsidR="00677040" w:rsidRDefault="00677040" w:rsidP="00677040">
      <w:pPr>
        <w:pStyle w:val="Heading3"/>
        <w:rPr>
          <w:lang w:val="en-US"/>
        </w:rPr>
      </w:pPr>
      <w:r>
        <w:rPr>
          <w:lang w:val="en-US"/>
        </w:rPr>
        <w:t>At Target Position</w:t>
      </w:r>
    </w:p>
    <w:p w14:paraId="6D32299B" w14:textId="4E61F76A" w:rsidR="0065433A" w:rsidRPr="0065433A" w:rsidRDefault="0065433A" w:rsidP="0065433A">
      <w:pPr>
        <w:rPr>
          <w:lang w:val="en-US"/>
        </w:rPr>
      </w:pPr>
      <w:r>
        <w:rPr>
          <w:lang w:val="en-US"/>
        </w:rPr>
        <w:fldChar w:fldCharType="begin"/>
      </w:r>
      <w:r>
        <w:rPr>
          <w:lang w:val="en-US"/>
        </w:rPr>
        <w:instrText xml:space="preserve"> REF _Ref41834061 \h </w:instrText>
      </w:r>
      <w:r>
        <w:rPr>
          <w:lang w:val="en-US"/>
        </w:rPr>
      </w:r>
      <w:r>
        <w:rPr>
          <w:lang w:val="en-US"/>
        </w:rPr>
        <w:fldChar w:fldCharType="separate"/>
      </w:r>
      <w:r>
        <w:t xml:space="preserve">Figure </w:t>
      </w:r>
      <w:r>
        <w:rPr>
          <w:noProof/>
        </w:rPr>
        <w:t>8</w:t>
      </w:r>
      <w:r>
        <w:t>: Robot's end effector at target point (RVIZ)</w:t>
      </w:r>
      <w:r>
        <w:rPr>
          <w:lang w:val="en-US"/>
        </w:rPr>
        <w:fldChar w:fldCharType="end"/>
      </w:r>
      <w:r>
        <w:rPr>
          <w:lang w:val="en-US"/>
        </w:rPr>
        <w:fldChar w:fldCharType="begin"/>
      </w:r>
      <w:r>
        <w:rPr>
          <w:lang w:val="en-US"/>
        </w:rPr>
        <w:instrText xml:space="preserve"> REF _Ref41834061 \h </w:instrText>
      </w:r>
      <w:r>
        <w:rPr>
          <w:lang w:val="en-US"/>
        </w:rPr>
      </w:r>
      <w:r>
        <w:rPr>
          <w:lang w:val="en-US"/>
        </w:rPr>
        <w:fldChar w:fldCharType="separate"/>
      </w:r>
      <w:r>
        <w:t xml:space="preserve">Figure </w:t>
      </w:r>
      <w:r>
        <w:rPr>
          <w:noProof/>
        </w:rPr>
        <w:t>8</w:t>
      </w:r>
      <w:r>
        <w:t>: Robot's end effector at target point (RVIZ)</w:t>
      </w:r>
      <w:r>
        <w:rPr>
          <w:lang w:val="en-US"/>
        </w:rPr>
        <w:fldChar w:fldCharType="end"/>
      </w:r>
    </w:p>
    <w:p w14:paraId="09773525" w14:textId="07521068" w:rsidR="008930A6" w:rsidRPr="008930A6" w:rsidRDefault="008930A6" w:rsidP="008930A6">
      <w:pPr>
        <w:rPr>
          <w:lang w:val="en-US"/>
        </w:rPr>
      </w:pPr>
      <w:r>
        <w:rPr>
          <w:lang w:val="en-US"/>
        </w:rPr>
        <w:t>Finally, we once we send the target point (the blue point within the brain), we can see that the robot correctly moves in a straight like and enters the brain at the desired point as requested.</w:t>
      </w:r>
    </w:p>
    <w:p w14:paraId="03743DD9" w14:textId="369E0842" w:rsidR="00C06D81" w:rsidRDefault="00C06D81" w:rsidP="00D01B96">
      <w:pPr>
        <w:pStyle w:val="Heading2"/>
      </w:pPr>
    </w:p>
    <w:p w14:paraId="4AF986AA" w14:textId="697D3557" w:rsidR="00D01B96" w:rsidRDefault="00D01B96" w:rsidP="00D01B96">
      <w:pPr>
        <w:pStyle w:val="Heading2"/>
      </w:pPr>
      <w:r>
        <w:t>ROS (to move the robot)</w:t>
      </w:r>
    </w:p>
    <w:p w14:paraId="6F39D7D0" w14:textId="77777777" w:rsidR="00677040" w:rsidRPr="0071044D" w:rsidRDefault="00677040" w:rsidP="00677040">
      <w:pPr>
        <w:pStyle w:val="Heading3"/>
        <w:rPr>
          <w:lang w:val="en-US"/>
        </w:rPr>
      </w:pPr>
      <w:r w:rsidRPr="0071044D">
        <w:rPr>
          <w:lang w:val="en-US"/>
        </w:rPr>
        <w:t>Input Validation</w:t>
      </w:r>
    </w:p>
    <w:p w14:paraId="1919329D" w14:textId="1F5D7BEB" w:rsidR="00677040" w:rsidRDefault="00677040" w:rsidP="00677040">
      <w:pPr>
        <w:pStyle w:val="Heading3"/>
        <w:rPr>
          <w:lang w:val="en-US"/>
        </w:rPr>
      </w:pPr>
      <w:r w:rsidRPr="0071044D">
        <w:rPr>
          <w:lang w:val="en-US"/>
        </w:rPr>
        <w:t>Valid Input</w:t>
      </w:r>
      <w:r>
        <w:rPr>
          <w:lang w:val="en-US"/>
        </w:rPr>
        <w:t xml:space="preserve"> (moves to a point)</w:t>
      </w:r>
    </w:p>
    <w:p w14:paraId="6067BB1D" w14:textId="60A35886" w:rsidR="0065433A" w:rsidRPr="0065433A" w:rsidRDefault="0065433A" w:rsidP="0065433A">
      <w:pPr>
        <w:rPr>
          <w:lang w:val="en-US"/>
        </w:rPr>
      </w:pPr>
      <w:r>
        <w:rPr>
          <w:lang w:val="en-US"/>
        </w:rPr>
        <w:fldChar w:fldCharType="begin"/>
      </w:r>
      <w:r>
        <w:rPr>
          <w:lang w:val="en-US"/>
        </w:rPr>
        <w:instrText xml:space="preserve"> REF _Ref41834065 \h </w:instrText>
      </w:r>
      <w:r>
        <w:rPr>
          <w:lang w:val="en-US"/>
        </w:rPr>
      </w:r>
      <w:r>
        <w:rPr>
          <w:lang w:val="en-US"/>
        </w:rPr>
        <w:fldChar w:fldCharType="separate"/>
      </w:r>
      <w:r>
        <w:t xml:space="preserve">Figure </w:t>
      </w:r>
      <w:r>
        <w:rPr>
          <w:noProof/>
        </w:rPr>
        <w:t>9</w:t>
      </w:r>
      <w:r>
        <w:t>: Robot's end effector at a random point (RVIZ)</w:t>
      </w:r>
      <w:r>
        <w:rPr>
          <w:lang w:val="en-US"/>
        </w:rPr>
        <w:fldChar w:fldCharType="end"/>
      </w:r>
    </w:p>
    <w:p w14:paraId="7CF3968D" w14:textId="60891389" w:rsidR="008930A6" w:rsidRPr="008930A6" w:rsidRDefault="008930A6" w:rsidP="008930A6">
      <w:pPr>
        <w:rPr>
          <w:lang w:val="en-US"/>
        </w:rPr>
      </w:pPr>
      <w:r>
        <w:rPr>
          <w:lang w:val="en-US"/>
        </w:rPr>
        <w:t>This figure shows our robot moved to a random position from the default one. This is to validate that the kinematics work as intended</w:t>
      </w:r>
    </w:p>
    <w:p w14:paraId="588B79DC" w14:textId="4C31A981" w:rsidR="00C06D81" w:rsidRPr="00C06D81" w:rsidRDefault="00C06D81" w:rsidP="00C06D81">
      <w:pPr>
        <w:rPr>
          <w:lang w:val="en-US"/>
        </w:rPr>
      </w:pPr>
    </w:p>
    <w:p w14:paraId="5D4F7D17" w14:textId="7587FDAB" w:rsidR="00677040" w:rsidRDefault="00677040" w:rsidP="00677040">
      <w:pPr>
        <w:pStyle w:val="Heading3"/>
      </w:pPr>
      <w:r w:rsidRPr="00677040">
        <w:t>Invalid Input (can’t</w:t>
      </w:r>
      <w:r w:rsidR="00380AF9">
        <w:t xml:space="preserve"> get</w:t>
      </w:r>
      <w:r w:rsidRPr="00677040">
        <w:t xml:space="preserve"> to the point)</w:t>
      </w:r>
    </w:p>
    <w:p w14:paraId="7D1B8606" w14:textId="6EEF1CF3" w:rsidR="0065433A" w:rsidRPr="0065433A" w:rsidRDefault="0065433A" w:rsidP="0065433A">
      <w:r>
        <w:fldChar w:fldCharType="begin"/>
      </w:r>
      <w:r>
        <w:instrText xml:space="preserve"> REF _Ref41834069 \h </w:instrText>
      </w:r>
      <w:r>
        <w:fldChar w:fldCharType="separate"/>
      </w:r>
      <w:r>
        <w:t xml:space="preserve">Figure </w:t>
      </w:r>
      <w:r>
        <w:rPr>
          <w:noProof/>
        </w:rPr>
        <w:t>10</w:t>
      </w:r>
      <w:r>
        <w:t>: Invalid position sent to ROS</w:t>
      </w:r>
      <w:r>
        <w:fldChar w:fldCharType="end"/>
      </w:r>
      <w:bookmarkStart w:id="0" w:name="_GoBack"/>
      <w:bookmarkEnd w:id="0"/>
    </w:p>
    <w:p w14:paraId="60F5893B" w14:textId="216584FD" w:rsidR="008930A6" w:rsidRPr="008930A6" w:rsidRDefault="008930A6" w:rsidP="008930A6">
      <w:pPr>
        <w:rPr>
          <w:lang w:val="en-US"/>
        </w:rPr>
      </w:pPr>
      <w:r>
        <w:rPr>
          <w:lang w:val="en-US"/>
        </w:rPr>
        <w:t>This figure shows</w:t>
      </w:r>
      <w:r>
        <w:rPr>
          <w:lang w:val="en-US"/>
        </w:rPr>
        <w:t xml:space="preserve"> the error message the robot publishes if an invalid configuration is requested. If the kinematics can’t be resolved, the robot simply passes message stating so.</w:t>
      </w:r>
    </w:p>
    <w:p w14:paraId="52CFB19B" w14:textId="4ABAC7BE" w:rsidR="00677040" w:rsidRDefault="00677040" w:rsidP="00677040"/>
    <w:p w14:paraId="47CDCF87" w14:textId="77777777" w:rsidR="00677040" w:rsidRPr="00677040" w:rsidRDefault="00677040" w:rsidP="00677040"/>
    <w:p w14:paraId="2B85C7F3" w14:textId="64F72E88" w:rsidR="006015F8" w:rsidRDefault="006015F8" w:rsidP="006015F8">
      <w:pPr>
        <w:pStyle w:val="Heading2"/>
      </w:pPr>
      <w:r>
        <w:t>Whole system</w:t>
      </w:r>
    </w:p>
    <w:p w14:paraId="46548DB1" w14:textId="3D9F5A3D" w:rsidR="006015F8" w:rsidRPr="00677040" w:rsidRDefault="00677040" w:rsidP="00677040">
      <w:pPr>
        <w:pStyle w:val="ListParagraph"/>
        <w:numPr>
          <w:ilvl w:val="0"/>
          <w:numId w:val="23"/>
        </w:numPr>
        <w:rPr>
          <w:color w:val="FF0000"/>
        </w:rPr>
      </w:pPr>
      <w:r w:rsidRPr="00677040">
        <w:rPr>
          <w:color w:val="FF0000"/>
        </w:rPr>
        <w:t>Use the PathPlanner to calculate the entry and target pair/trajectory</w:t>
      </w:r>
    </w:p>
    <w:p w14:paraId="2555BB17" w14:textId="1B109CC7" w:rsidR="00677040" w:rsidRDefault="00677040" w:rsidP="00677040">
      <w:pPr>
        <w:pStyle w:val="ListParagraph"/>
        <w:numPr>
          <w:ilvl w:val="0"/>
          <w:numId w:val="23"/>
        </w:numPr>
        <w:rPr>
          <w:color w:val="FF0000"/>
        </w:rPr>
      </w:pPr>
      <w:r w:rsidRPr="00677040">
        <w:rPr>
          <w:color w:val="FF0000"/>
        </w:rPr>
        <w:t>Initialise connection between Slicer and ROS (step by step)</w:t>
      </w:r>
    </w:p>
    <w:p w14:paraId="675B4420" w14:textId="5324EA81" w:rsidR="00677040" w:rsidRDefault="00677040" w:rsidP="00677040">
      <w:pPr>
        <w:pStyle w:val="ListParagraph"/>
        <w:numPr>
          <w:ilvl w:val="0"/>
          <w:numId w:val="23"/>
        </w:numPr>
        <w:rPr>
          <w:color w:val="FF0000"/>
        </w:rPr>
      </w:pPr>
      <w:r>
        <w:rPr>
          <w:color w:val="FF0000"/>
        </w:rPr>
        <w:t>Set the 8 points for the bounding box on Slicer</w:t>
      </w:r>
    </w:p>
    <w:p w14:paraId="4A454648" w14:textId="6F0974B7" w:rsidR="00677040" w:rsidRDefault="00677040" w:rsidP="00677040">
      <w:pPr>
        <w:pStyle w:val="ListParagraph"/>
        <w:numPr>
          <w:ilvl w:val="0"/>
          <w:numId w:val="23"/>
        </w:numPr>
        <w:rPr>
          <w:color w:val="FF0000"/>
        </w:rPr>
      </w:pPr>
      <w:r>
        <w:rPr>
          <w:color w:val="FF0000"/>
        </w:rPr>
        <w:t>Set the 8 points for the bounding box in ROS</w:t>
      </w:r>
    </w:p>
    <w:p w14:paraId="58CF8BE3" w14:textId="7EB02AD1" w:rsidR="00677040" w:rsidRDefault="00677040" w:rsidP="00677040">
      <w:pPr>
        <w:pStyle w:val="ListParagraph"/>
        <w:numPr>
          <w:ilvl w:val="0"/>
          <w:numId w:val="23"/>
        </w:numPr>
        <w:rPr>
          <w:color w:val="FF0000"/>
        </w:rPr>
      </w:pPr>
      <w:r>
        <w:rPr>
          <w:color w:val="FF0000"/>
        </w:rPr>
        <w:t>Send the 8 points from ROS to Slicer</w:t>
      </w:r>
    </w:p>
    <w:p w14:paraId="47678392" w14:textId="262C9C8F" w:rsidR="00677040" w:rsidRDefault="00677040" w:rsidP="00677040">
      <w:pPr>
        <w:pStyle w:val="ListParagraph"/>
        <w:numPr>
          <w:ilvl w:val="0"/>
          <w:numId w:val="23"/>
        </w:numPr>
        <w:rPr>
          <w:color w:val="FF0000"/>
        </w:rPr>
      </w:pPr>
      <w:r>
        <w:rPr>
          <w:color w:val="FF0000"/>
        </w:rPr>
        <w:t>Calculate the transformation matrix</w:t>
      </w:r>
    </w:p>
    <w:p w14:paraId="187EDCDD" w14:textId="17125F03" w:rsidR="00677040" w:rsidRDefault="00677040" w:rsidP="00677040">
      <w:pPr>
        <w:pStyle w:val="ListParagraph"/>
        <w:numPr>
          <w:ilvl w:val="0"/>
          <w:numId w:val="23"/>
        </w:numPr>
        <w:rPr>
          <w:color w:val="FF0000"/>
        </w:rPr>
      </w:pPr>
      <w:r>
        <w:rPr>
          <w:color w:val="FF0000"/>
        </w:rPr>
        <w:t>Transform the critical structures, cortex and entry-target pair</w:t>
      </w:r>
    </w:p>
    <w:p w14:paraId="36D3B029" w14:textId="6031A0C7" w:rsidR="00677040" w:rsidRDefault="00CF7B33" w:rsidP="00677040">
      <w:pPr>
        <w:pStyle w:val="ListParagraph"/>
        <w:numPr>
          <w:ilvl w:val="0"/>
          <w:numId w:val="23"/>
        </w:numPr>
        <w:rPr>
          <w:color w:val="FF0000"/>
        </w:rPr>
      </w:pPr>
      <w:r>
        <w:rPr>
          <w:color w:val="FF0000"/>
        </w:rPr>
        <w:t>Send critical structures and cortex to ROS</w:t>
      </w:r>
    </w:p>
    <w:p w14:paraId="47043BDB" w14:textId="2484C10E" w:rsidR="00CF7B33" w:rsidRDefault="00CF7B33" w:rsidP="00677040">
      <w:pPr>
        <w:pStyle w:val="ListParagraph"/>
        <w:numPr>
          <w:ilvl w:val="0"/>
          <w:numId w:val="23"/>
        </w:numPr>
        <w:rPr>
          <w:color w:val="FF0000"/>
        </w:rPr>
      </w:pPr>
      <w:r>
        <w:rPr>
          <w:color w:val="FF0000"/>
        </w:rPr>
        <w:t>Send Entry and verify that it moved to entry point</w:t>
      </w:r>
    </w:p>
    <w:p w14:paraId="13EF0896" w14:textId="23627E30" w:rsidR="00CF7B33" w:rsidRDefault="00CF7B33" w:rsidP="00677040">
      <w:pPr>
        <w:pStyle w:val="ListParagraph"/>
        <w:numPr>
          <w:ilvl w:val="0"/>
          <w:numId w:val="23"/>
        </w:numPr>
        <w:rPr>
          <w:color w:val="FF0000"/>
        </w:rPr>
      </w:pPr>
      <w:r>
        <w:rPr>
          <w:color w:val="FF0000"/>
        </w:rPr>
        <w:t>Check that end effector is at the entry point on Slicer</w:t>
      </w:r>
    </w:p>
    <w:p w14:paraId="4955F8CE" w14:textId="3747E94D" w:rsidR="00CF7B33" w:rsidRDefault="00CF7B33" w:rsidP="00677040">
      <w:pPr>
        <w:pStyle w:val="ListParagraph"/>
        <w:numPr>
          <w:ilvl w:val="0"/>
          <w:numId w:val="23"/>
        </w:numPr>
        <w:rPr>
          <w:color w:val="FF0000"/>
        </w:rPr>
      </w:pPr>
      <w:r>
        <w:rPr>
          <w:color w:val="FF0000"/>
        </w:rPr>
        <w:t>Send Target and verify it moved to target point</w:t>
      </w:r>
    </w:p>
    <w:p w14:paraId="6AA1B661" w14:textId="12E41CC8" w:rsidR="00CF7B33" w:rsidRDefault="00CF7B33" w:rsidP="00CF7B33">
      <w:pPr>
        <w:pStyle w:val="ListParagraph"/>
        <w:numPr>
          <w:ilvl w:val="0"/>
          <w:numId w:val="23"/>
        </w:numPr>
        <w:rPr>
          <w:color w:val="FF0000"/>
        </w:rPr>
      </w:pPr>
      <w:r>
        <w:rPr>
          <w:color w:val="FF0000"/>
        </w:rPr>
        <w:lastRenderedPageBreak/>
        <w:t>Check that end effector is at the target point on Slicer</w:t>
      </w:r>
    </w:p>
    <w:p w14:paraId="5430E086" w14:textId="516CB3E4" w:rsidR="00CF7B33" w:rsidRDefault="00CF7B33" w:rsidP="00CF7B33">
      <w:pPr>
        <w:pStyle w:val="ListParagraph"/>
        <w:numPr>
          <w:ilvl w:val="0"/>
          <w:numId w:val="23"/>
        </w:numPr>
        <w:rPr>
          <w:color w:val="FF0000"/>
        </w:rPr>
      </w:pPr>
      <w:r>
        <w:rPr>
          <w:color w:val="FF0000"/>
        </w:rPr>
        <w:t>Done</w:t>
      </w:r>
    </w:p>
    <w:p w14:paraId="523E2511" w14:textId="63437189" w:rsidR="00CF7B33" w:rsidRDefault="00CF7B33" w:rsidP="00CF7B33">
      <w:pPr>
        <w:pStyle w:val="ListParagraph"/>
        <w:numPr>
          <w:ilvl w:val="0"/>
          <w:numId w:val="23"/>
        </w:numPr>
        <w:rPr>
          <w:color w:val="FF0000"/>
        </w:rPr>
      </w:pPr>
      <w:r>
        <w:rPr>
          <w:color w:val="FF0000"/>
        </w:rPr>
        <w:t>Mention that scene is available with everything in the repository and should be ready to run</w:t>
      </w:r>
    </w:p>
    <w:p w14:paraId="64A4C5B7" w14:textId="34CCA607" w:rsidR="006015F8" w:rsidRDefault="006015F8" w:rsidP="00D01B96"/>
    <w:p w14:paraId="2070A390" w14:textId="52E89930" w:rsidR="00AB677E" w:rsidRDefault="006015F8" w:rsidP="0048749A">
      <w:pPr>
        <w:pStyle w:val="Heading1"/>
      </w:pPr>
      <w:r>
        <w:t>Conclusions</w:t>
      </w:r>
    </w:p>
    <w:p w14:paraId="4049AF7D" w14:textId="0A652403" w:rsidR="002B0CD4" w:rsidRPr="002B0CD4" w:rsidRDefault="002B0CD4" w:rsidP="002B0CD4">
      <w:pPr>
        <w:pStyle w:val="Heading2"/>
      </w:pPr>
      <w:r>
        <w:t>What was achieved</w:t>
      </w:r>
    </w:p>
    <w:p w14:paraId="73C9E963" w14:textId="6325CC95" w:rsidR="00FF42ED" w:rsidRDefault="00FF42ED" w:rsidP="00FF42ED">
      <w:r>
        <w:t>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numpy and Slicer. Furthermore, we describe and set up a connection between Slicer 3D and ROS in order to perform the operation. Using the move_it package, we successfully command a robot and transfer points and information between Slicer and ROS. We’ve also learned how to create a custom RobotModel even though we use the one provided by move_it for simplicity.</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0D28447B" w:rsidR="002B0CD4" w:rsidRDefault="002B0CD4" w:rsidP="002B0CD4">
      <w:pPr>
        <w:pStyle w:val="Heading3"/>
      </w:pPr>
      <w:r>
        <w:t>RobotModel</w:t>
      </w:r>
    </w:p>
    <w:p w14:paraId="5CD7E152" w14:textId="75A211EA" w:rsidR="002B0CD4" w:rsidRDefault="002B0CD4" w:rsidP="002B0CD4">
      <w:r>
        <w:t xml:space="preserve">Here we could have designed a simpler robot whose sole purpose was to perform brain surgery (which includes a needle for example) instead of using a more generalised robot </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29D71D6E" w14:textId="0E5A9C6C" w:rsidR="002B0CD4" w:rsidRDefault="002B0CD4" w:rsidP="002B0CD4">
      <w:pPr>
        <w:pStyle w:val="Heading3"/>
      </w:pPr>
      <w:r>
        <w:lastRenderedPageBreak/>
        <w:t>Slicer</w:t>
      </w:r>
    </w:p>
    <w:p w14:paraId="452F9095" w14:textId="566B44E6" w:rsidR="002B0CD4" w:rsidRPr="002B0CD4" w:rsidRDefault="002B0CD4" w:rsidP="002B0CD4">
      <w:r>
        <w:t>Here we could have created a model (i.e. an .stl file) of the robot that can be loaded in Slicer in order to better visualise how the robot moves during the operation instead of simply looking at where the end effector goes.</w:t>
      </w:r>
    </w:p>
    <w:p w14:paraId="431AE53C" w14:textId="6C3F02B2" w:rsidR="002B0CD4" w:rsidRDefault="002B0CD4" w:rsidP="002B0CD4">
      <w:pPr>
        <w:pStyle w:val="Heading3"/>
      </w:pPr>
      <w:r>
        <w:t>Overall</w:t>
      </w:r>
    </w:p>
    <w:p w14:paraId="765177BE" w14:textId="6FB7B52C" w:rsidR="0048749A"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C3F918F" w14:textId="77777777" w:rsidR="00AB677E" w:rsidRPr="00CE69C5" w:rsidRDefault="0075215D">
      <w:pPr>
        <w:pStyle w:val="Heading1"/>
      </w:pPr>
      <w:r w:rsidRPr="00CE69C5">
        <w:t>Code / Git Repository</w:t>
      </w:r>
    </w:p>
    <w:p w14:paraId="279DCFC6" w14:textId="76EF5B1F" w:rsidR="00AB677E" w:rsidRDefault="003D7A5C">
      <w:hyperlink>
        <w:r w:rsidR="0075215D" w:rsidRPr="00CE69C5">
          <w:rPr>
            <w:rStyle w:val="Hyperlink"/>
          </w:rPr>
          <w:t>https://github.com/Meldanen/kcl/tree/master/robotics/final</w:t>
        </w:r>
      </w:hyperlink>
    </w:p>
    <w:p w14:paraId="5787B3CA" w14:textId="77777777" w:rsidR="005A321B" w:rsidRPr="00CE69C5" w:rsidRDefault="005A321B"/>
    <w:p w14:paraId="498C0771" w14:textId="2EE55D69" w:rsidR="00AB677E" w:rsidRPr="00CE69C5" w:rsidRDefault="0075215D" w:rsidP="002D1583">
      <w:pPr>
        <w:pStyle w:val="Heading1"/>
      </w:pPr>
      <w:r w:rsidRPr="00CE69C5">
        <w:t>References</w:t>
      </w:r>
    </w:p>
    <w:p w14:paraId="3D660916" w14:textId="7A552124" w:rsidR="002D1583" w:rsidRPr="002D1583" w:rsidRDefault="002D1583" w:rsidP="002D158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2D1583">
        <w:rPr>
          <w:rFonts w:ascii="Calibri" w:hAnsi="Calibri" w:cs="Calibri"/>
          <w:noProof/>
          <w:szCs w:val="24"/>
        </w:rPr>
        <w:t>[1]</w:t>
      </w:r>
      <w:r w:rsidRPr="002D1583">
        <w:rPr>
          <w:rFonts w:ascii="Calibri" w:hAnsi="Calibri" w:cs="Calibri"/>
          <w:noProof/>
          <w:szCs w:val="24"/>
        </w:rPr>
        <w:tab/>
        <w:t xml:space="preserve">A. B. L. Larsen, S. K. Sønderby, H. Larochelle, and O. Winther, “Autoencoding beyond pixels using a learned similarity metric,” </w:t>
      </w:r>
      <w:r w:rsidRPr="002D1583">
        <w:rPr>
          <w:rFonts w:ascii="Calibri" w:hAnsi="Calibri" w:cs="Calibri"/>
          <w:i/>
          <w:iCs/>
          <w:noProof/>
          <w:szCs w:val="24"/>
        </w:rPr>
        <w:t>33rd Int. Conf. Mach. Learn. ICML 2016</w:t>
      </w:r>
      <w:r w:rsidRPr="002D1583">
        <w:rPr>
          <w:rFonts w:ascii="Calibri" w:hAnsi="Calibri" w:cs="Calibri"/>
          <w:noProof/>
          <w:szCs w:val="24"/>
        </w:rPr>
        <w:t>, vol. 4, pp. 2341–2349, 2016.</w:t>
      </w:r>
    </w:p>
    <w:p w14:paraId="1C065504" w14:textId="167DFCBA" w:rsidR="00AB677E" w:rsidRPr="00CE69C5" w:rsidRDefault="002D1583">
      <w:r>
        <w:fldChar w:fldCharType="end"/>
      </w:r>
    </w:p>
    <w:p w14:paraId="39F84190" w14:textId="77777777" w:rsidR="00AB677E" w:rsidRPr="00CE69C5" w:rsidRDefault="00AB677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4598B89A" w:rsidR="00BA10D6" w:rsidRDefault="00BA10D6" w:rsidP="00BA10D6">
      <w:pPr>
        <w:pStyle w:val="Caption"/>
      </w:pPr>
      <w:bookmarkStart w:id="1" w:name="_Ref41834024"/>
      <w:r>
        <w:t xml:space="preserve">Figure </w:t>
      </w:r>
      <w:fldSimple w:instr=" SEQ Figure \* ARABIC ">
        <w:r w:rsidR="005A321B">
          <w:rPr>
            <w:noProof/>
          </w:rPr>
          <w:t>2</w:t>
        </w:r>
      </w:fldSimple>
      <w:r>
        <w:t>: End effector at entry point (view 1)</w:t>
      </w:r>
      <w:bookmarkEnd w:id="1"/>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22CAF9AC" w:rsidR="00BA10D6" w:rsidRDefault="00BA10D6" w:rsidP="00BA10D6">
      <w:pPr>
        <w:pStyle w:val="Caption"/>
      </w:pPr>
      <w:bookmarkStart w:id="2" w:name="_Ref41834033"/>
      <w:r>
        <w:t xml:space="preserve">Figure </w:t>
      </w:r>
      <w:fldSimple w:instr=" SEQ Figure \* ARABIC ">
        <w:r w:rsidR="005A321B">
          <w:rPr>
            <w:noProof/>
          </w:rPr>
          <w:t>3</w:t>
        </w:r>
      </w:fldSimple>
      <w:r>
        <w:t>: End effector at entry point (view 2)</w:t>
      </w:r>
      <w:bookmarkEnd w:id="2"/>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12EE9408" w:rsidR="00BA10D6" w:rsidRDefault="00BA10D6" w:rsidP="00BA10D6">
      <w:pPr>
        <w:pStyle w:val="Caption"/>
      </w:pPr>
      <w:bookmarkStart w:id="3" w:name="_Ref41834039"/>
      <w:r>
        <w:t xml:space="preserve">Figure </w:t>
      </w:r>
      <w:fldSimple w:instr=" SEQ Figure \* ARABIC ">
        <w:r w:rsidR="005A321B">
          <w:rPr>
            <w:noProof/>
          </w:rPr>
          <w:t>4</w:t>
        </w:r>
      </w:fldSimple>
      <w:r>
        <w:t>: End effector at target point (view 1)</w:t>
      </w:r>
      <w:bookmarkEnd w:id="3"/>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0240AD70" w:rsidR="00BA10D6" w:rsidRDefault="00BA10D6" w:rsidP="00BA10D6">
      <w:pPr>
        <w:pStyle w:val="Caption"/>
      </w:pPr>
      <w:bookmarkStart w:id="4" w:name="_Ref41834040"/>
      <w:r>
        <w:t xml:space="preserve">Figure </w:t>
      </w:r>
      <w:fldSimple w:instr=" SEQ Figure \* ARABIC ">
        <w:r w:rsidR="005A321B">
          <w:rPr>
            <w:noProof/>
          </w:rPr>
          <w:t>5</w:t>
        </w:r>
      </w:fldSimple>
      <w:r>
        <w:t>: End effector at target point (view 2)</w:t>
      </w:r>
      <w:bookmarkEnd w:id="4"/>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3F1EC264" w:rsidR="00BA10D6" w:rsidRDefault="00BA10D6" w:rsidP="00BA10D6">
      <w:pPr>
        <w:pStyle w:val="Caption"/>
      </w:pPr>
      <w:bookmarkStart w:id="5" w:name="_Ref41834049"/>
      <w:r>
        <w:t xml:space="preserve">Figure </w:t>
      </w:r>
      <w:fldSimple w:instr=" SEQ Figure \* ARABIC ">
        <w:r w:rsidR="005A321B">
          <w:rPr>
            <w:noProof/>
          </w:rPr>
          <w:t>6</w:t>
        </w:r>
      </w:fldSimple>
      <w:r>
        <w:t>: Robot at default position (RVIZ)</w:t>
      </w:r>
      <w:bookmarkEnd w:id="5"/>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0C3A2125" w:rsidR="00BA10D6" w:rsidRDefault="00BA10D6" w:rsidP="00BA10D6">
      <w:pPr>
        <w:pStyle w:val="Caption"/>
      </w:pPr>
      <w:bookmarkStart w:id="6" w:name="_Ref41834055"/>
      <w:r>
        <w:t xml:space="preserve">Figure </w:t>
      </w:r>
      <w:fldSimple w:instr=" SEQ Figure \* ARABIC ">
        <w:r w:rsidR="005A321B">
          <w:rPr>
            <w:noProof/>
          </w:rPr>
          <w:t>7</w:t>
        </w:r>
      </w:fldSimple>
      <w:r>
        <w:t>: Robot's end effector at entry point (RVIZ)</w:t>
      </w:r>
      <w:bookmarkEnd w:id="6"/>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0FA67098" w:rsidR="00BA10D6" w:rsidRDefault="00BA10D6" w:rsidP="00BA10D6">
      <w:pPr>
        <w:pStyle w:val="Caption"/>
      </w:pPr>
      <w:bookmarkStart w:id="7" w:name="_Ref41834061"/>
      <w:r>
        <w:t xml:space="preserve">Figure </w:t>
      </w:r>
      <w:fldSimple w:instr=" SEQ Figure \* ARABIC ">
        <w:r w:rsidR="005A321B">
          <w:rPr>
            <w:noProof/>
          </w:rPr>
          <w:t>8</w:t>
        </w:r>
      </w:fldSimple>
      <w:r>
        <w:t>: Robot's end effector at target point (RVIZ)</w:t>
      </w:r>
      <w:bookmarkEnd w:id="7"/>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655DBA09" w:rsidR="005A321B" w:rsidRDefault="005A321B" w:rsidP="005A321B">
      <w:pPr>
        <w:pStyle w:val="Caption"/>
      </w:pPr>
      <w:bookmarkStart w:id="8" w:name="_Ref41834065"/>
      <w:r>
        <w:t xml:space="preserve">Figure </w:t>
      </w:r>
      <w:fldSimple w:instr=" SEQ Figure \* ARABIC ">
        <w:r>
          <w:rPr>
            <w:noProof/>
          </w:rPr>
          <w:t>9</w:t>
        </w:r>
      </w:fldSimple>
      <w:r>
        <w:t>: Robot's end effector at a random point (RVIZ)</w:t>
      </w:r>
      <w:bookmarkEnd w:id="8"/>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0E340BDC" w:rsidR="005A321B" w:rsidRPr="005A321B" w:rsidRDefault="005A321B" w:rsidP="005A321B">
      <w:pPr>
        <w:pStyle w:val="Caption"/>
      </w:pPr>
      <w:bookmarkStart w:id="9" w:name="_Ref41834069"/>
      <w:r>
        <w:t xml:space="preserve">Figure </w:t>
      </w:r>
      <w:fldSimple w:instr=" SEQ Figure \* ARABIC ">
        <w:r>
          <w:rPr>
            <w:noProof/>
          </w:rPr>
          <w:t>10</w:t>
        </w:r>
      </w:fldSimple>
      <w:r>
        <w:t>: Invalid position sent to ROS</w:t>
      </w:r>
      <w:bookmarkEnd w:id="9"/>
    </w:p>
    <w:sectPr w:rsidR="005A321B" w:rsidRPr="005A321B">
      <w:headerReference w:type="default" r:id="rId2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14A610" w14:textId="77777777" w:rsidR="003D7A5C" w:rsidRDefault="003D7A5C">
      <w:pPr>
        <w:spacing w:after="0" w:line="240" w:lineRule="auto"/>
      </w:pPr>
      <w:r>
        <w:separator/>
      </w:r>
    </w:p>
  </w:endnote>
  <w:endnote w:type="continuationSeparator" w:id="0">
    <w:p w14:paraId="77436981" w14:textId="77777777" w:rsidR="003D7A5C" w:rsidRDefault="003D7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5D77A" w14:textId="77777777" w:rsidR="003D7A5C" w:rsidRDefault="003D7A5C">
      <w:pPr>
        <w:spacing w:after="0" w:line="240" w:lineRule="auto"/>
      </w:pPr>
      <w:r>
        <w:separator/>
      </w:r>
    </w:p>
  </w:footnote>
  <w:footnote w:type="continuationSeparator" w:id="0">
    <w:p w14:paraId="22710088" w14:textId="77777777" w:rsidR="003D7A5C" w:rsidRDefault="003D7A5C">
      <w:pPr>
        <w:spacing w:after="0" w:line="240" w:lineRule="auto"/>
      </w:pPr>
      <w:r>
        <w:continuationSeparator/>
      </w:r>
    </w:p>
  </w:footnote>
  <w:footnote w:id="1">
    <w:p w14:paraId="7433E5C1" w14:textId="7B8FABB6" w:rsidR="00AF70B8" w:rsidRDefault="00AF70B8">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AB677E" w:rsidRDefault="0075215D">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7"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8"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7"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8"/>
  </w:num>
  <w:num w:numId="2">
    <w:abstractNumId w:val="19"/>
  </w:num>
  <w:num w:numId="3">
    <w:abstractNumId w:val="26"/>
  </w:num>
  <w:num w:numId="4">
    <w:abstractNumId w:val="16"/>
  </w:num>
  <w:num w:numId="5">
    <w:abstractNumId w:val="24"/>
  </w:num>
  <w:num w:numId="6">
    <w:abstractNumId w:val="3"/>
  </w:num>
  <w:num w:numId="7">
    <w:abstractNumId w:val="8"/>
  </w:num>
  <w:num w:numId="8">
    <w:abstractNumId w:val="1"/>
  </w:num>
  <w:num w:numId="9">
    <w:abstractNumId w:val="29"/>
  </w:num>
  <w:num w:numId="10">
    <w:abstractNumId w:val="0"/>
  </w:num>
  <w:num w:numId="11">
    <w:abstractNumId w:val="2"/>
  </w:num>
  <w:num w:numId="12">
    <w:abstractNumId w:val="20"/>
  </w:num>
  <w:num w:numId="13">
    <w:abstractNumId w:val="6"/>
  </w:num>
  <w:num w:numId="14">
    <w:abstractNumId w:val="7"/>
  </w:num>
  <w:num w:numId="15">
    <w:abstractNumId w:val="27"/>
  </w:num>
  <w:num w:numId="16">
    <w:abstractNumId w:val="12"/>
  </w:num>
  <w:num w:numId="17">
    <w:abstractNumId w:val="22"/>
  </w:num>
  <w:num w:numId="18">
    <w:abstractNumId w:val="18"/>
  </w:num>
  <w:num w:numId="19">
    <w:abstractNumId w:val="25"/>
  </w:num>
  <w:num w:numId="20">
    <w:abstractNumId w:val="23"/>
  </w:num>
  <w:num w:numId="21">
    <w:abstractNumId w:val="21"/>
  </w:num>
  <w:num w:numId="22">
    <w:abstractNumId w:val="5"/>
  </w:num>
  <w:num w:numId="23">
    <w:abstractNumId w:val="14"/>
  </w:num>
  <w:num w:numId="24">
    <w:abstractNumId w:val="15"/>
  </w:num>
  <w:num w:numId="25">
    <w:abstractNumId w:val="13"/>
  </w:num>
  <w:num w:numId="26">
    <w:abstractNumId w:val="9"/>
  </w:num>
  <w:num w:numId="27">
    <w:abstractNumId w:val="17"/>
  </w:num>
  <w:num w:numId="28">
    <w:abstractNumId w:val="4"/>
  </w:num>
  <w:num w:numId="29">
    <w:abstractNumId w:val="11"/>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8133E"/>
    <w:rsid w:val="00154962"/>
    <w:rsid w:val="00240FFD"/>
    <w:rsid w:val="002B0CD4"/>
    <w:rsid w:val="002B3C4F"/>
    <w:rsid w:val="002D1583"/>
    <w:rsid w:val="002F0BF0"/>
    <w:rsid w:val="0031149D"/>
    <w:rsid w:val="00331C43"/>
    <w:rsid w:val="00380AF9"/>
    <w:rsid w:val="003A011F"/>
    <w:rsid w:val="003B51F6"/>
    <w:rsid w:val="003D7A5C"/>
    <w:rsid w:val="003F2FFF"/>
    <w:rsid w:val="00406F2E"/>
    <w:rsid w:val="004217FF"/>
    <w:rsid w:val="00423A62"/>
    <w:rsid w:val="00426223"/>
    <w:rsid w:val="0048749A"/>
    <w:rsid w:val="004B7740"/>
    <w:rsid w:val="00567B64"/>
    <w:rsid w:val="005A321B"/>
    <w:rsid w:val="006015F8"/>
    <w:rsid w:val="00615E3F"/>
    <w:rsid w:val="0063111E"/>
    <w:rsid w:val="00643C31"/>
    <w:rsid w:val="0065433A"/>
    <w:rsid w:val="00654A44"/>
    <w:rsid w:val="006673F1"/>
    <w:rsid w:val="00677040"/>
    <w:rsid w:val="00683CB2"/>
    <w:rsid w:val="006F5E57"/>
    <w:rsid w:val="0075215D"/>
    <w:rsid w:val="007D0991"/>
    <w:rsid w:val="008467A0"/>
    <w:rsid w:val="00865F25"/>
    <w:rsid w:val="008903FC"/>
    <w:rsid w:val="008930A6"/>
    <w:rsid w:val="00903AF0"/>
    <w:rsid w:val="009318F1"/>
    <w:rsid w:val="00953FF3"/>
    <w:rsid w:val="009659ED"/>
    <w:rsid w:val="009A6268"/>
    <w:rsid w:val="00A03183"/>
    <w:rsid w:val="00A5018E"/>
    <w:rsid w:val="00AB677E"/>
    <w:rsid w:val="00AF70B8"/>
    <w:rsid w:val="00B00ED3"/>
    <w:rsid w:val="00B06C1E"/>
    <w:rsid w:val="00B1276A"/>
    <w:rsid w:val="00B25E4F"/>
    <w:rsid w:val="00BA10D6"/>
    <w:rsid w:val="00C0619C"/>
    <w:rsid w:val="00C06D81"/>
    <w:rsid w:val="00C07C65"/>
    <w:rsid w:val="00C2194D"/>
    <w:rsid w:val="00C53EF9"/>
    <w:rsid w:val="00C90902"/>
    <w:rsid w:val="00CE69C5"/>
    <w:rsid w:val="00CE7CCB"/>
    <w:rsid w:val="00CF7B33"/>
    <w:rsid w:val="00D01B96"/>
    <w:rsid w:val="00D81B93"/>
    <w:rsid w:val="00DA4D17"/>
    <w:rsid w:val="00E304FD"/>
    <w:rsid w:val="00E32503"/>
    <w:rsid w:val="00E36A6B"/>
    <w:rsid w:val="00F141F5"/>
    <w:rsid w:val="00F66D6C"/>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0A6"/>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DEA9FA2-B6A8-49BE-8780-B5BA1D334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6</TotalTime>
  <Pages>17</Pages>
  <Words>3965</Words>
  <Characters>22604</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31</cp:revision>
  <cp:lastPrinted>2020-03-12T22:18:00Z</cp:lastPrinted>
  <dcterms:created xsi:type="dcterms:W3CDTF">2020-01-31T03:21:00Z</dcterms:created>
  <dcterms:modified xsi:type="dcterms:W3CDTF">2020-05-31T15:1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